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EF6EDC8" w14:textId="77777777" w:rsidR="00F166A0" w:rsidRPr="00532AF2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532AF2" w14:paraId="531A3291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620D1A06" w14:textId="17E84A80" w:rsidR="00B342B5" w:rsidRPr="00532AF2" w:rsidRDefault="00B342B5" w:rsidP="00FB4136">
            <w:pPr>
              <w:pStyle w:val="CLIN1HEADING"/>
              <w:rPr>
                <w:rFonts w:cs="Calibri"/>
              </w:rPr>
            </w:pPr>
            <w:r w:rsidRPr="00532AF2">
              <w:rPr>
                <w:rFonts w:cs="Calibri"/>
              </w:rPr>
              <w:t xml:space="preserve">Clinical Utility of </w:t>
            </w:r>
            <w:r w:rsidR="00DA58B3" w:rsidRPr="00532AF2">
              <w:rPr>
                <w:rFonts w:cs="Calibri"/>
              </w:rPr>
              <w:t xml:space="preserve">MOLECULAR Testing in </w:t>
            </w:r>
            <w:r w:rsidR="00DA58B3" w:rsidRPr="00532AF2">
              <w:rPr>
                <w:rFonts w:cs="Calibri"/>
              </w:rPr>
              <w:br/>
              <w:t>AML</w:t>
            </w:r>
            <w:r w:rsidR="00543018" w:rsidRPr="00532AF2">
              <w:rPr>
                <w:rFonts w:cs="Calibri"/>
              </w:rPr>
              <w:t xml:space="preserve"> </w:t>
            </w:r>
            <w:r w:rsidRPr="00532AF2">
              <w:rPr>
                <w:rFonts w:cs="Calibri"/>
              </w:rPr>
              <w:t xml:space="preserve">with </w:t>
            </w:r>
            <w:r w:rsidR="006E0D69">
              <w:rPr>
                <w:rFonts w:cs="Calibri"/>
              </w:rPr>
              <w:t xml:space="preserve">MUTATED </w:t>
            </w: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</w:rPr>
              <w:t xml:space="preserve"> </w:t>
            </w:r>
          </w:p>
          <w:p w14:paraId="2BAC4880" w14:textId="77777777" w:rsidR="00B342B5" w:rsidRPr="00532AF2" w:rsidRDefault="00B342B5" w:rsidP="00FB4136">
            <w:pPr>
              <w:pStyle w:val="CLIN2SUBHEADINGS"/>
              <w:rPr>
                <w:rFonts w:cs="Calibri"/>
              </w:rPr>
            </w:pPr>
            <w:r w:rsidRPr="00532AF2">
              <w:rPr>
                <w:rFonts w:cs="Calibri"/>
              </w:rPr>
              <w:t>Diagnostic Utility</w:t>
            </w:r>
          </w:p>
          <w:p w14:paraId="7D078C0D" w14:textId="4FC36063" w:rsidR="00496C28" w:rsidRPr="00532AF2" w:rsidRDefault="00496C28" w:rsidP="00496C28">
            <w:pPr>
              <w:pStyle w:val="CLIN3BULLETPOINTS"/>
              <w:rPr>
                <w:rFonts w:cs="Calibri"/>
              </w:rPr>
            </w:pPr>
            <w:r w:rsidRPr="00532AF2">
              <w:rPr>
                <w:rFonts w:cs="Calibri"/>
              </w:rPr>
              <w:t>Mutation</w:t>
            </w:r>
            <w:r>
              <w:rPr>
                <w:rFonts w:cs="Calibri"/>
              </w:rPr>
              <w:t>s</w:t>
            </w:r>
            <w:r w:rsidRPr="00532AF2">
              <w:rPr>
                <w:rFonts w:cs="Calibri"/>
              </w:rPr>
              <w:t xml:space="preserve"> in the transcription factor CCAATT-enhancer binding protein alpha (</w:t>
            </w: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</w:rPr>
              <w:t xml:space="preserve">) occur in </w:t>
            </w:r>
            <w:r w:rsidR="000D4A87">
              <w:rPr>
                <w:rFonts w:cs="Calibri"/>
              </w:rPr>
              <w:t xml:space="preserve">approximately </w:t>
            </w:r>
            <w:r w:rsidRPr="00532AF2">
              <w:rPr>
                <w:rFonts w:cs="Calibri"/>
              </w:rPr>
              <w:t xml:space="preserve">5%-10% of </w:t>
            </w:r>
            <w:r w:rsidRPr="00532AF2">
              <w:rPr>
                <w:rFonts w:cs="Calibri"/>
                <w:i/>
              </w:rPr>
              <w:t>de novo</w:t>
            </w:r>
            <w:r w:rsidRPr="00532AF2">
              <w:rPr>
                <w:rFonts w:cs="Calibri"/>
              </w:rPr>
              <w:t xml:space="preserve"> AML, with approximately half of these cases carrying biallelic mutations (</w:t>
            </w: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  <w:vertAlign w:val="superscript"/>
              </w:rPr>
              <w:t>bi</w:t>
            </w:r>
            <w:r w:rsidRPr="00532AF2">
              <w:rPr>
                <w:rFonts w:cs="Calibri"/>
              </w:rPr>
              <w:t>)</w:t>
            </w:r>
            <w:r w:rsidRPr="00532AF2">
              <w:rPr>
                <w:rFonts w:cs="Calibri"/>
              </w:rPr>
              <w:fldChar w:fldCharType="begin">
                <w:fldData xml:space="preserve">PEVuZE5vdGU+PENpdGU+PEF1dGhvcj5UYXViZTwvQXV0aG9yPjxZZWFyPjIwMjE8L1llYXI+PFJl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=
</w:fldData>
              </w:fldChar>
            </w:r>
            <w:r w:rsidR="00A3336C">
              <w:rPr>
                <w:rFonts w:cs="Calibri"/>
              </w:rPr>
              <w:instrText xml:space="preserve"> ADDIN EN.CITE </w:instrText>
            </w:r>
            <w:r w:rsidR="00A3336C">
              <w:rPr>
                <w:rFonts w:cs="Calibri"/>
              </w:rPr>
              <w:fldChar w:fldCharType="begin">
                <w:fldData xml:space="preserve">PEVuZE5vdGU+PENpdGU+PEF1dGhvcj5UYXViZTwvQXV0aG9yPjxZZWFyPjIwMjE8L1llYXI+PFJl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=
</w:fldData>
              </w:fldChar>
            </w:r>
            <w:r w:rsidR="00A3336C">
              <w:rPr>
                <w:rFonts w:cs="Calibri"/>
              </w:rPr>
              <w:instrText xml:space="preserve"> ADDIN EN.CITE.DATA </w:instrText>
            </w:r>
            <w:r w:rsidR="00A3336C">
              <w:rPr>
                <w:rFonts w:cs="Calibri"/>
              </w:rPr>
            </w:r>
            <w:r w:rsidR="00A3336C">
              <w:rPr>
                <w:rFonts w:cs="Calibri"/>
              </w:rPr>
              <w:fldChar w:fldCharType="end"/>
            </w:r>
            <w:r w:rsidRPr="00532AF2">
              <w:rPr>
                <w:rFonts w:cs="Calibri"/>
              </w:rPr>
              <w:fldChar w:fldCharType="separate"/>
            </w:r>
            <w:r w:rsidR="00A3336C" w:rsidRPr="00A3336C">
              <w:rPr>
                <w:rFonts w:cs="Calibri"/>
                <w:vertAlign w:val="superscript"/>
              </w:rPr>
              <w:t>1,2</w:t>
            </w:r>
            <w:r w:rsidRPr="00532AF2">
              <w:rPr>
                <w:rFonts w:cs="Calibri"/>
              </w:rPr>
              <w:fldChar w:fldCharType="end"/>
            </w:r>
            <w:r w:rsidRPr="00532AF2">
              <w:rPr>
                <w:rFonts w:cs="Calibri"/>
              </w:rPr>
              <w:t>.</w:t>
            </w:r>
          </w:p>
          <w:p w14:paraId="1FBF8DCD" w14:textId="33E72285" w:rsidR="006E0D69" w:rsidRPr="006E0D69" w:rsidRDefault="004124CF" w:rsidP="006E0D69">
            <w:pPr>
              <w:pStyle w:val="CLIN3BULLETPOINTS"/>
            </w:pPr>
            <w:r w:rsidRPr="004124CF">
              <w:rPr>
                <w:i/>
              </w:rPr>
              <w:t>CEBPA</w:t>
            </w:r>
            <w:r>
              <w:t xml:space="preserve"> mutation is a defining genet</w:t>
            </w:r>
            <w:bookmarkStart w:id="0" w:name="_GoBack"/>
            <w:bookmarkEnd w:id="0"/>
            <w:r>
              <w:t xml:space="preserve">ic abnormality in AML according to both the International Concensus Classification (ICC) (AML with in-frame bZIP </w:t>
            </w:r>
            <w:r>
              <w:rPr>
                <w:i/>
              </w:rPr>
              <w:t>CEBPA</w:t>
            </w:r>
            <w:r>
              <w:t xml:space="preserve"> mutations when blasts ≥10%)</w:t>
            </w:r>
            <w:r w:rsidR="00496C28">
              <w:fldChar w:fldCharType="begin">
                <w:fldData xml:space="preserve">PEVuZE5vdGU+PENpdGU+PEF1dGhvcj5BcmJlcjwvQXV0aG9yPjxZZWFyPjIwMjI8L1llYXI+PFJl
Y051bT4zNTI2PC9SZWNOdW0+PERpc3BsYXlUZXh0PjxzdHlsZSBmYWNlPSJzdXBlcnNjcmlwdCI+
Mzwvc3R5bGU+PC9EaXNwbGF5VGV4dD48cmVjb3JkPjxyZWMtbnVtYmVyPjM1MjY8L3JlYy1udW1i
ZXI+PGZvcmVpZ24ta2V5cz48a2V5IGFwcD0iRU4iIGRiLWlkPSI1d2VwMnM1c2Z3MmV0NmV2cnR6
cDA5MmJydHoyczBkMjBzdnciIHRpbWVzdGFtcD0iMTY2MTc2MDczMCIgZ3VpZD0iYjE3OTQ3Mzkt
ZTg0ZS00YmQ1LWFjZWYtOWEwMjllMTA5MGEzIj4zNTI2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PC9hdXRob3I+PGF1dGhvcj5EYWwgQ2luLCBQLjwvYXV0aG9yPjxhdXRob3I+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jwvYXV0aG9yPjxhdXRob3I+U2NobWl0dC1HcmFlZmYs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</w:fldData>
              </w:fldChar>
            </w:r>
            <w:r w:rsidR="00A3336C">
              <w:instrText xml:space="preserve"> ADDIN EN.CITE </w:instrText>
            </w:r>
            <w:r w:rsidR="00A3336C">
              <w:fldChar w:fldCharType="begin">
                <w:fldData xml:space="preserve">PEVuZE5vdGU+PENpdGU+PEF1dGhvcj5BcmJlcjwvQXV0aG9yPjxZZWFyPjIwMjI8L1llYXI+PFJl
Y051bT4zNTI2PC9SZWNOdW0+PERpc3BsYXlUZXh0PjxzdHlsZSBmYWNlPSJzdXBlcnNjcmlwdCI+
Mzwvc3R5bGU+PC9EaXNwbGF5VGV4dD48cmVjb3JkPjxyZWMtbnVtYmVyPjM1MjY8L3JlYy1udW1i
ZXI+PGZvcmVpZ24ta2V5cz48a2V5IGFwcD0iRU4iIGRiLWlkPSI1d2VwMnM1c2Z3MmV0NmV2cnR6
cDA5MmJydHoyczBkMjBzdnciIHRpbWVzdGFtcD0iMTY2MTc2MDczMCIgZ3VpZD0iYjE3OTQ3Mzkt
ZTg0ZS00YmQ1LWFjZWYtOWEwMjllMTA5MGEzIj4zNTI2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PC9hdXRob3I+PGF1dGhvcj5EYWwgQ2luLCBQLjwvYXV0aG9yPjxhdXRob3I+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jwvYXV0aG9yPjxhdXRob3I+U2NobWl0dC1HcmFlZmYs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</w:fldData>
              </w:fldChar>
            </w:r>
            <w:r w:rsidR="00A3336C">
              <w:instrText xml:space="preserve"> ADDIN EN.CITE.DATA </w:instrText>
            </w:r>
            <w:r w:rsidR="00A3336C">
              <w:fldChar w:fldCharType="end"/>
            </w:r>
            <w:r w:rsidR="00496C28">
              <w:fldChar w:fldCharType="separate"/>
            </w:r>
            <w:r w:rsidR="00A3336C" w:rsidRPr="00A3336C">
              <w:rPr>
                <w:vertAlign w:val="superscript"/>
              </w:rPr>
              <w:t>3</w:t>
            </w:r>
            <w:r w:rsidR="00496C28">
              <w:fldChar w:fldCharType="end"/>
            </w:r>
            <w:r w:rsidR="00496C28">
              <w:t xml:space="preserve"> </w:t>
            </w:r>
            <w:r>
              <w:t>and the 5</w:t>
            </w:r>
            <w:r w:rsidRPr="006E0D69">
              <w:rPr>
                <w:vertAlign w:val="superscript"/>
              </w:rPr>
              <w:t>th</w:t>
            </w:r>
            <w:r>
              <w:t xml:space="preserve"> edition of WHO classification (AML with mutated </w:t>
            </w:r>
            <w:r w:rsidRPr="006E0D69">
              <w:rPr>
                <w:i/>
              </w:rPr>
              <w:t>CEBPA</w:t>
            </w:r>
            <w:r>
              <w:t xml:space="preserve"> when blasts ≥20%)</w:t>
            </w:r>
            <w:r w:rsidR="00496C28">
              <w:fldChar w:fldCharType="begin">
                <w:fldData xml:space="preserve">PEVuZE5vdGU+PENpdGU+PEF1dGhvcj5LaG91cnk8L0F1dGhvcj48WWVhcj4yMDIyPC9ZZWFyPjxS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</w:fldData>
              </w:fldChar>
            </w:r>
            <w:r w:rsidR="00A3336C">
              <w:instrText xml:space="preserve"> ADDIN EN.CITE </w:instrText>
            </w:r>
            <w:r w:rsidR="00A3336C">
              <w:fldChar w:fldCharType="begin">
                <w:fldData xml:space="preserve">PEVuZE5vdGU+PENpdGU+PEF1dGhvcj5LaG91cnk8L0F1dGhvcj48WWVhcj4yMDIyPC9ZZWFyPjxS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</w:fldData>
              </w:fldChar>
            </w:r>
            <w:r w:rsidR="00A3336C">
              <w:instrText xml:space="preserve"> ADDIN EN.CITE.DATA </w:instrText>
            </w:r>
            <w:r w:rsidR="00A3336C">
              <w:fldChar w:fldCharType="end"/>
            </w:r>
            <w:r w:rsidR="00496C28">
              <w:fldChar w:fldCharType="separate"/>
            </w:r>
            <w:r w:rsidR="00A3336C" w:rsidRPr="00A3336C">
              <w:rPr>
                <w:vertAlign w:val="superscript"/>
              </w:rPr>
              <w:t>4</w:t>
            </w:r>
            <w:r w:rsidR="00496C28">
              <w:fldChar w:fldCharType="end"/>
            </w:r>
            <w:r w:rsidRPr="006E0D69">
              <w:rPr>
                <w:rFonts w:cs="Calibri"/>
              </w:rPr>
              <w:t xml:space="preserve">. </w:t>
            </w:r>
          </w:p>
          <w:p w14:paraId="315D8EE0" w14:textId="0EC77F24" w:rsidR="004124CF" w:rsidRPr="004124CF" w:rsidRDefault="004124CF" w:rsidP="004124CF">
            <w:pPr>
              <w:pStyle w:val="CLIN3BULLETPOINTS"/>
              <w:rPr>
                <w:rFonts w:cs="Calibri"/>
                <w:i/>
              </w:rPr>
            </w:pPr>
            <w:r>
              <w:rPr>
                <w:rFonts w:cs="Calibri"/>
              </w:rPr>
              <w:t xml:space="preserve">Of note, </w:t>
            </w:r>
            <w:r w:rsidR="006E0D69">
              <w:rPr>
                <w:rFonts w:cs="Calibri"/>
              </w:rPr>
              <w:t xml:space="preserve">AML with mutated </w:t>
            </w:r>
            <w:r w:rsidR="006E0D69" w:rsidRPr="006E0D69">
              <w:rPr>
                <w:rFonts w:cs="Calibri"/>
                <w:i/>
              </w:rPr>
              <w:t>CEBPA</w:t>
            </w:r>
            <w:r w:rsidR="006E0D69">
              <w:rPr>
                <w:rFonts w:cs="Calibri"/>
              </w:rPr>
              <w:t xml:space="preserve"> as defined </w:t>
            </w:r>
            <w:r>
              <w:rPr>
                <w:rFonts w:cs="Calibri"/>
              </w:rPr>
              <w:t xml:space="preserve">by WHO </w:t>
            </w:r>
            <w:r w:rsidR="00496C28">
              <w:t>5</w:t>
            </w:r>
            <w:r w:rsidR="00496C28" w:rsidRPr="006E0D69">
              <w:rPr>
                <w:vertAlign w:val="superscript"/>
              </w:rPr>
              <w:t>th</w:t>
            </w:r>
            <w:r w:rsidR="00496C28">
              <w:t xml:space="preserve"> edition </w:t>
            </w:r>
            <w:r>
              <w:rPr>
                <w:rFonts w:cs="Calibri"/>
              </w:rPr>
              <w:t>includes both biallelic (</w:t>
            </w:r>
            <w:r w:rsidRPr="004124CF">
              <w:rPr>
                <w:rFonts w:cs="Calibri"/>
                <w:i/>
              </w:rPr>
              <w:t>CEBPA</w:t>
            </w:r>
            <w:r w:rsidRPr="004124CF">
              <w:rPr>
                <w:rFonts w:cs="Calibri"/>
                <w:vertAlign w:val="superscript"/>
              </w:rPr>
              <w:t>bi</w:t>
            </w:r>
            <w:r>
              <w:rPr>
                <w:rFonts w:cs="Calibri"/>
              </w:rPr>
              <w:t xml:space="preserve">) as well as single </w:t>
            </w:r>
            <w:r w:rsidR="006E0D69">
              <w:rPr>
                <w:rFonts w:cs="Calibri"/>
              </w:rPr>
              <w:t xml:space="preserve">in-frame </w:t>
            </w:r>
            <w:r>
              <w:rPr>
                <w:rFonts w:cs="Calibri"/>
              </w:rPr>
              <w:t>mutations located in the bZIP domain (</w:t>
            </w:r>
            <w:r>
              <w:rPr>
                <w:rFonts w:cs="Calibri"/>
                <w:i/>
              </w:rPr>
              <w:t>CEBPA</w:t>
            </w:r>
            <w:r w:rsidRPr="004124CF">
              <w:rPr>
                <w:rFonts w:cs="Calibri"/>
                <w:vertAlign w:val="superscript"/>
              </w:rPr>
              <w:t>bZIP</w:t>
            </w:r>
            <w:r>
              <w:rPr>
                <w:rFonts w:cs="Calibri"/>
              </w:rPr>
              <w:t>)</w:t>
            </w:r>
            <w:r w:rsidR="00C544BC">
              <w:rPr>
                <w:rFonts w:cs="Calibri"/>
              </w:rPr>
              <w:fldChar w:fldCharType="begin">
                <w:fldData xml:space="preserve">PEVuZE5vdGU+PENpdGU+PEF1dGhvcj5LaG91cnk8L0F1dGhvcj48WWVhcj4yMDIyPC9ZZWFyPjxS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</w:fldData>
              </w:fldChar>
            </w:r>
            <w:r w:rsidR="00C544BC">
              <w:rPr>
                <w:rFonts w:cs="Calibri"/>
              </w:rPr>
              <w:instrText xml:space="preserve"> ADDIN EN.CITE </w:instrText>
            </w:r>
            <w:r w:rsidR="00C544BC">
              <w:rPr>
                <w:rFonts w:cs="Calibri"/>
              </w:rPr>
              <w:fldChar w:fldCharType="begin">
                <w:fldData xml:space="preserve">PEVuZE5vdGU+PENpdGU+PEF1dGhvcj5LaG91cnk8L0F1dGhvcj48WWVhcj4yMDIyPC9ZZWFyPjxS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</w:fldData>
              </w:fldChar>
            </w:r>
            <w:r w:rsidR="00C544BC">
              <w:rPr>
                <w:rFonts w:cs="Calibri"/>
              </w:rPr>
              <w:instrText xml:space="preserve"> ADDIN EN.CITE.DATA </w:instrText>
            </w:r>
            <w:r w:rsidR="00C544BC">
              <w:rPr>
                <w:rFonts w:cs="Calibri"/>
              </w:rPr>
            </w:r>
            <w:r w:rsidR="00C544BC">
              <w:rPr>
                <w:rFonts w:cs="Calibri"/>
              </w:rPr>
              <w:fldChar w:fldCharType="end"/>
            </w:r>
            <w:r w:rsidR="00C544BC">
              <w:rPr>
                <w:rFonts w:cs="Calibri"/>
              </w:rPr>
              <w:fldChar w:fldCharType="separate"/>
            </w:r>
            <w:r w:rsidR="00C544BC" w:rsidRPr="00C544BC">
              <w:rPr>
                <w:rFonts w:cs="Calibri"/>
                <w:vertAlign w:val="superscript"/>
              </w:rPr>
              <w:t>4</w:t>
            </w:r>
            <w:r w:rsidR="00C544BC"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. </w:t>
            </w:r>
          </w:p>
          <w:p w14:paraId="0B2B1A88" w14:textId="77777777" w:rsidR="00B342B5" w:rsidRPr="00532AF2" w:rsidRDefault="00B342B5" w:rsidP="00FB4136">
            <w:pPr>
              <w:pStyle w:val="CLIN3BULLETPOINTS"/>
              <w:rPr>
                <w:rFonts w:cs="Calibri"/>
              </w:rPr>
            </w:pP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  <w:vertAlign w:val="superscript"/>
              </w:rPr>
              <w:t>bi</w:t>
            </w:r>
            <w:r w:rsidRPr="00532AF2">
              <w:rPr>
                <w:rFonts w:cs="Calibri"/>
              </w:rPr>
              <w:t xml:space="preserve"> is most commonly characterised by the combination of an N-terminal frameshift mutation and a C-terminal in</w:t>
            </w:r>
            <w:r w:rsidR="00D414EE" w:rsidRPr="00532AF2">
              <w:rPr>
                <w:rFonts w:cs="Calibri"/>
              </w:rPr>
              <w:t>-</w:t>
            </w:r>
            <w:r w:rsidRPr="00532AF2">
              <w:rPr>
                <w:rFonts w:cs="Calibri"/>
              </w:rPr>
              <w:t>frame mutation usually affecting the basi</w:t>
            </w:r>
            <w:r w:rsidR="00FD0A4C" w:rsidRPr="00532AF2">
              <w:rPr>
                <w:rFonts w:cs="Calibri"/>
              </w:rPr>
              <w:t>c leucine zipper (bZIP) domain.</w:t>
            </w:r>
          </w:p>
          <w:p w14:paraId="0FA58A7B" w14:textId="2C985497" w:rsidR="00B342B5" w:rsidRPr="00532AF2" w:rsidRDefault="00B342B5" w:rsidP="00FB4136">
            <w:pPr>
              <w:pStyle w:val="CLIN3BULLETPOINTS"/>
              <w:rPr>
                <w:rFonts w:cs="Calibri"/>
              </w:rPr>
            </w:pPr>
            <w:r w:rsidRPr="00532AF2">
              <w:rPr>
                <w:rFonts w:cs="Calibri"/>
              </w:rPr>
              <w:t xml:space="preserve">AML with </w:t>
            </w:r>
            <w:r w:rsidR="006E0D69">
              <w:rPr>
                <w:rFonts w:cs="Calibri"/>
              </w:rPr>
              <w:t xml:space="preserve">mutated </w:t>
            </w: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</w:rPr>
              <w:t xml:space="preserve"> is frequently associated with a normal karyotype and aberrant CD7 expression on the myeloblasts</w:t>
            </w:r>
            <w:r w:rsidR="00D02DD5">
              <w:rPr>
                <w:rFonts w:cs="Calibri"/>
              </w:rPr>
              <w:fldChar w:fldCharType="begin"/>
            </w:r>
            <w:r w:rsidR="00A3336C">
              <w:rPr>
                <w:rFonts w:cs="Calibri"/>
              </w:rPr>
              <w:instrText xml:space="preserve"> ADDIN EN.CITE &lt;EndNote&gt;&lt;Cite&gt;&lt;Author&gt;Swerdlow SH&lt;/Author&gt;&lt;Year&gt;2017&lt;/Year&gt;&lt;RecNum&gt;1&lt;/RecNum&gt;&lt;DisplayText&gt;&lt;style face="superscript"&gt;2&lt;/style&gt;&lt;/DisplayText&gt;&lt;record&gt;&lt;rec-number&gt;1&lt;/rec-number&gt;&lt;foreign-keys&gt;&lt;key app="EN" db-id="d5d99a2tpvt20ye9e9spszec29drs02pse9a" timestamp="1672266360"&gt;1&lt;/key&gt;&lt;/foreign-keys&gt;&lt;ref-type name="Book"&gt;6&lt;/ref-type&gt;&lt;contributors&gt;&lt;authors&gt;&lt;author&gt;Swerdlow SH, Campo E, Harris NL, Jaffe ES, Pileri SA, Stein H, Thiele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D02DD5">
              <w:rPr>
                <w:rFonts w:cs="Calibri"/>
              </w:rPr>
              <w:fldChar w:fldCharType="separate"/>
            </w:r>
            <w:r w:rsidR="00A3336C" w:rsidRPr="00A3336C">
              <w:rPr>
                <w:rFonts w:cs="Calibri"/>
                <w:vertAlign w:val="superscript"/>
              </w:rPr>
              <w:t>2</w:t>
            </w:r>
            <w:r w:rsidR="00D02DD5">
              <w:rPr>
                <w:rFonts w:cs="Calibri"/>
              </w:rPr>
              <w:fldChar w:fldCharType="end"/>
            </w:r>
            <w:r w:rsidRPr="00532AF2">
              <w:rPr>
                <w:rFonts w:cs="Calibri"/>
              </w:rPr>
              <w:t>.</w:t>
            </w:r>
          </w:p>
          <w:p w14:paraId="5CBE5790" w14:textId="16138210" w:rsidR="00B342B5" w:rsidRPr="00532AF2" w:rsidRDefault="00B342B5" w:rsidP="00FB4136">
            <w:pPr>
              <w:pStyle w:val="CLIN3BULLETPOINTS"/>
              <w:rPr>
                <w:rFonts w:cs="Calibri"/>
              </w:rPr>
            </w:pPr>
            <w:r w:rsidRPr="00532AF2">
              <w:rPr>
                <w:rFonts w:cs="Calibri"/>
              </w:rPr>
              <w:t xml:space="preserve">Genes commonly co-mutated in AML with </w:t>
            </w:r>
            <w:r w:rsidR="006E0D69">
              <w:rPr>
                <w:rFonts w:cs="Calibri"/>
              </w:rPr>
              <w:t xml:space="preserve">mutated </w:t>
            </w:r>
            <w:r w:rsidRPr="00532AF2">
              <w:rPr>
                <w:rFonts w:cs="Calibri"/>
                <w:i/>
              </w:rPr>
              <w:t>CEBPA</w:t>
            </w:r>
            <w:r w:rsidRPr="00532AF2">
              <w:rPr>
                <w:rFonts w:cs="Calibri"/>
                <w:vertAlign w:val="superscript"/>
              </w:rPr>
              <w:t xml:space="preserve"> </w:t>
            </w:r>
            <w:r w:rsidRPr="00532AF2">
              <w:rPr>
                <w:rFonts w:cs="Calibri"/>
              </w:rPr>
              <w:t xml:space="preserve">include </w:t>
            </w:r>
            <w:r w:rsidRPr="00532AF2">
              <w:rPr>
                <w:rFonts w:cs="Calibri"/>
                <w:i/>
              </w:rPr>
              <w:t>TET2</w:t>
            </w:r>
            <w:r w:rsidRPr="00532AF2">
              <w:rPr>
                <w:rFonts w:cs="Calibri"/>
              </w:rPr>
              <w:t>,</w:t>
            </w:r>
            <w:r w:rsidRPr="00532AF2">
              <w:rPr>
                <w:rFonts w:cs="Calibri"/>
                <w:i/>
              </w:rPr>
              <w:t xml:space="preserve"> GATA2</w:t>
            </w:r>
            <w:r w:rsidRPr="00532AF2">
              <w:rPr>
                <w:rFonts w:cs="Calibri"/>
              </w:rPr>
              <w:t>,</w:t>
            </w:r>
            <w:r w:rsidRPr="00532AF2">
              <w:rPr>
                <w:rFonts w:cs="Calibri"/>
                <w:i/>
              </w:rPr>
              <w:t xml:space="preserve"> WT1</w:t>
            </w:r>
            <w:r w:rsidRPr="00532AF2">
              <w:rPr>
                <w:rFonts w:cs="Calibri"/>
              </w:rPr>
              <w:t>,</w:t>
            </w:r>
            <w:r w:rsidRPr="00532AF2">
              <w:rPr>
                <w:rFonts w:cs="Calibri"/>
                <w:i/>
              </w:rPr>
              <w:t xml:space="preserve"> FLT3-</w:t>
            </w:r>
            <w:r w:rsidRPr="00532AF2">
              <w:rPr>
                <w:rFonts w:cs="Calibri"/>
              </w:rPr>
              <w:t>ITD,</w:t>
            </w:r>
            <w:r w:rsidRPr="00532AF2">
              <w:rPr>
                <w:rFonts w:cs="Calibri"/>
                <w:i/>
              </w:rPr>
              <w:t xml:space="preserve"> CSF3R</w:t>
            </w:r>
            <w:r w:rsidRPr="00532AF2">
              <w:rPr>
                <w:rFonts w:cs="Calibri"/>
              </w:rPr>
              <w:t xml:space="preserve"> and </w:t>
            </w:r>
            <w:r w:rsidRPr="00532AF2">
              <w:rPr>
                <w:rFonts w:cs="Calibri"/>
                <w:i/>
              </w:rPr>
              <w:t>NRAS</w:t>
            </w:r>
            <w:r w:rsidRPr="00532AF2">
              <w:rPr>
                <w:rFonts w:cs="Calibri"/>
              </w:rPr>
              <w:fldChar w:fldCharType="begin"/>
            </w:r>
            <w:r w:rsidR="00A3336C">
              <w:rPr>
                <w:rFonts w:cs="Calibri"/>
              </w:rPr>
              <w:instrText xml:space="preserve"> ADDIN EN.CITE &lt;EndNote&gt;&lt;Cite&gt;&lt;Author&gt;Wilhelmson&lt;/Author&gt;&lt;Year&gt;2020&lt;/Year&gt;&lt;RecNum&gt;2&lt;/RecNum&gt;&lt;DisplayText&gt;&lt;style face="superscript"&gt;5&lt;/style&gt;&lt;/DisplayText&gt;&lt;record&gt;&lt;rec-number&gt;2&lt;/rec-number&gt;&lt;foreign-keys&gt;&lt;key app="EN" db-id="pdrexrsp9rrv9jetd23xa9rp2txzspaw9pd0" timestamp="1632379036"&gt;2&lt;/key&gt;&lt;/foreign-keys&gt;&lt;ref-type name="Journal Article"&gt;17&lt;/ref-type&gt;&lt;contributors&gt;&lt;authors&gt;&lt;author&gt;Wilhelmson, A. S.&lt;/author&gt;&lt;author&gt;Porse, B. T.&lt;/author&gt;&lt;/authors&gt;&lt;/contributors&gt;&lt;auth-address&gt;The Finsen Laboratory, Rigshospitalet, Faculty of Health Sciences, University of Copenhagen, Copenhagen, Denmark.&amp;#xD;Biotech Research and Innovation Centre (BRIC), University of Copenhagen, Copenhagen, Denmark.&amp;#xD;Danish Stem Cell Center (DanStem), Faculty of Health Sciences, University of Copenhagen, Copenhagen, Denmark.&lt;/auth-address&gt;&lt;titles&gt;&lt;title&gt;CCAAT enhancer binding protein alpha (CEBPA) biallelic acute myeloid leukaemia: cooperating lesions, molecular mechanisms and clinical relevance&lt;/title&gt;&lt;secondary-title&gt;Br J Haematol&lt;/secondary-title&gt;&lt;/titles&gt;&lt;pages&gt;495-507&lt;/pages&gt;&lt;volume&gt;190&lt;/volume&gt;&lt;number&gt;4&lt;/number&gt;&lt;edition&gt;2020/02/23&lt;/edition&gt;&lt;dates&gt;&lt;year&gt;2020&lt;/year&gt;&lt;pub-dates&gt;&lt;date&gt;Aug&lt;/date&gt;&lt;/pub-dates&gt;&lt;/dates&gt;&lt;isbn&gt;1365-2141 (Electronic)&amp;#xD;0007-1048 (Linking)&lt;/isbn&gt;&lt;accession-num&gt;32086816&lt;/accession-num&gt;&lt;urls&gt;&lt;related-urls&gt;&lt;url&gt;https://www.ncbi.nlm.nih.gov/pubmed/32086816&lt;/url&gt;&lt;/related-urls&gt;&lt;/urls&gt;&lt;custom2&gt;PMC7496298&lt;/custom2&gt;&lt;electronic-resource-num&gt;10.1111/bjh.16534&lt;/electronic-resource-num&gt;&lt;/record&gt;&lt;/Cite&gt;&lt;/EndNote&gt;</w:instrText>
            </w:r>
            <w:r w:rsidRPr="00532AF2">
              <w:rPr>
                <w:rFonts w:cs="Calibri"/>
              </w:rPr>
              <w:fldChar w:fldCharType="separate"/>
            </w:r>
            <w:r w:rsidR="00A3336C" w:rsidRPr="00A3336C">
              <w:rPr>
                <w:rFonts w:cs="Calibri"/>
                <w:vertAlign w:val="superscript"/>
              </w:rPr>
              <w:t>5</w:t>
            </w:r>
            <w:r w:rsidRPr="00532AF2">
              <w:rPr>
                <w:rFonts w:cs="Calibri"/>
              </w:rPr>
              <w:fldChar w:fldCharType="end"/>
            </w:r>
            <w:r w:rsidRPr="00532AF2">
              <w:rPr>
                <w:rFonts w:cs="Calibri"/>
              </w:rPr>
              <w:t>.</w:t>
            </w:r>
          </w:p>
          <w:p w14:paraId="3C2792C9" w14:textId="78CA8E8B" w:rsidR="000D4A87" w:rsidRPr="000D4A87" w:rsidRDefault="00B342B5" w:rsidP="00FB4136">
            <w:pPr>
              <w:pStyle w:val="CLIN3BULLETPOINTS"/>
              <w:rPr>
                <w:rFonts w:cs="Calibri"/>
              </w:rPr>
            </w:pPr>
            <w:r w:rsidRPr="00532AF2">
              <w:rPr>
                <w:rFonts w:eastAsia="Times New Roman" w:cs="Calibri"/>
              </w:rPr>
              <w:t xml:space="preserve">AML with germline </w:t>
            </w:r>
            <w:r w:rsidRPr="00532AF2">
              <w:rPr>
                <w:rFonts w:eastAsia="Times New Roman" w:cs="Calibri"/>
                <w:i/>
              </w:rPr>
              <w:t>CEBPA</w:t>
            </w:r>
            <w:r w:rsidRPr="00532AF2">
              <w:rPr>
                <w:rFonts w:eastAsia="Times New Roman" w:cs="Calibri"/>
              </w:rPr>
              <w:t xml:space="preserve"> mutation is typically characterised by an N-terminal germline </w:t>
            </w:r>
            <w:r w:rsidRPr="00532AF2">
              <w:rPr>
                <w:rFonts w:eastAsia="Times New Roman" w:cs="Calibri"/>
                <w:i/>
              </w:rPr>
              <w:t>CEBPA</w:t>
            </w:r>
            <w:r w:rsidRPr="00532AF2">
              <w:rPr>
                <w:rFonts w:eastAsia="Times New Roman" w:cs="Calibri"/>
              </w:rPr>
              <w:t xml:space="preserve"> mutation and a C-terminal somatic </w:t>
            </w:r>
            <w:r w:rsidRPr="00532AF2">
              <w:rPr>
                <w:rFonts w:eastAsia="Times New Roman" w:cs="Calibri"/>
                <w:i/>
              </w:rPr>
              <w:t>CEBPA</w:t>
            </w:r>
            <w:r w:rsidRPr="00532AF2">
              <w:rPr>
                <w:rFonts w:eastAsia="Times New Roman" w:cs="Calibri"/>
              </w:rPr>
              <w:t xml:space="preserve"> mutation, although rare germline C-terminal mutations have been described</w:t>
            </w:r>
            <w:r w:rsidRPr="00532AF2">
              <w:rPr>
                <w:rFonts w:eastAsia="Times New Roman" w:cs="Calibri"/>
              </w:rPr>
              <w:fldChar w:fldCharType="begin">
                <w:fldData xml:space="preserve">PEVuZE5vdGU+PENpdGU+PEF1dGhvcj5QYWJzdDwvQXV0aG9yPjxZZWFyPjIwMDg8L1llYXI+PFJl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</w:fldData>
              </w:fldChar>
            </w:r>
            <w:r w:rsidR="00A3336C">
              <w:rPr>
                <w:rFonts w:eastAsia="Times New Roman" w:cs="Calibri"/>
              </w:rPr>
              <w:instrText xml:space="preserve"> ADDIN EN.CITE </w:instrText>
            </w:r>
            <w:r w:rsidR="00A3336C">
              <w:rPr>
                <w:rFonts w:eastAsia="Times New Roman" w:cs="Calibri"/>
              </w:rPr>
              <w:fldChar w:fldCharType="begin">
                <w:fldData xml:space="preserve">PEVuZE5vdGU+PENpdGU+PEF1dGhvcj5QYWJzdDwvQXV0aG9yPjxZZWFyPjIwMDg8L1llYXI+PFJl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</w:fldData>
              </w:fldChar>
            </w:r>
            <w:r w:rsidR="00A3336C">
              <w:rPr>
                <w:rFonts w:eastAsia="Times New Roman" w:cs="Calibri"/>
              </w:rPr>
              <w:instrText xml:space="preserve"> ADDIN EN.CITE.DATA </w:instrText>
            </w:r>
            <w:r w:rsidR="00A3336C">
              <w:rPr>
                <w:rFonts w:eastAsia="Times New Roman" w:cs="Calibri"/>
              </w:rPr>
            </w:r>
            <w:r w:rsidR="00A3336C">
              <w:rPr>
                <w:rFonts w:eastAsia="Times New Roman" w:cs="Calibri"/>
              </w:rPr>
              <w:fldChar w:fldCharType="end"/>
            </w:r>
            <w:r w:rsidRPr="00532AF2">
              <w:rPr>
                <w:rFonts w:eastAsia="Times New Roman" w:cs="Calibri"/>
              </w:rPr>
              <w:fldChar w:fldCharType="separate"/>
            </w:r>
            <w:r w:rsidR="00A3336C" w:rsidRPr="00A3336C">
              <w:rPr>
                <w:rFonts w:eastAsia="Times New Roman" w:cs="Calibri"/>
                <w:vertAlign w:val="superscript"/>
              </w:rPr>
              <w:t>6,7</w:t>
            </w:r>
            <w:r w:rsidRPr="00532AF2">
              <w:rPr>
                <w:rFonts w:eastAsia="Times New Roman" w:cs="Calibri"/>
              </w:rPr>
              <w:fldChar w:fldCharType="end"/>
            </w:r>
            <w:r w:rsidR="00FD0A4C" w:rsidRPr="00532AF2">
              <w:rPr>
                <w:rFonts w:eastAsia="Times New Roman" w:cs="Calibri"/>
              </w:rPr>
              <w:t>.</w:t>
            </w:r>
            <w:r w:rsidR="00496C28">
              <w:rPr>
                <w:rFonts w:eastAsia="Times New Roman" w:cs="Calibri"/>
              </w:rPr>
              <w:t xml:space="preserve"> </w:t>
            </w:r>
          </w:p>
          <w:p w14:paraId="3B24BCEB" w14:textId="3D81EB2B" w:rsidR="00B342B5" w:rsidRPr="00532AF2" w:rsidRDefault="000D4A87" w:rsidP="00FB4136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I</w:t>
            </w:r>
            <w:r w:rsidRPr="00532AF2">
              <w:rPr>
                <w:rFonts w:cs="Calibri"/>
              </w:rPr>
              <w:t xml:space="preserve">nvestigation for the possibility of a germline </w:t>
            </w:r>
            <w:r w:rsidRPr="00532AF2">
              <w:rPr>
                <w:rFonts w:cs="Calibri"/>
                <w:i/>
              </w:rPr>
              <w:t xml:space="preserve">CEBPA </w:t>
            </w:r>
            <w:r>
              <w:rPr>
                <w:rFonts w:cs="Calibri"/>
              </w:rPr>
              <w:t xml:space="preserve">mutation is warranted in cases where </w:t>
            </w:r>
            <w:r>
              <w:rPr>
                <w:rFonts w:cs="Calibri"/>
                <w:i/>
              </w:rPr>
              <w:t xml:space="preserve">CEBPA </w:t>
            </w:r>
            <w:r>
              <w:rPr>
                <w:rFonts w:cs="Calibri"/>
              </w:rPr>
              <w:t>mutations are biallelic and/or observed at a germline variant allele frequency.</w:t>
            </w:r>
          </w:p>
          <w:p w14:paraId="0B7057BE" w14:textId="77777777" w:rsidR="00B342B5" w:rsidRPr="00532AF2" w:rsidRDefault="00B342B5" w:rsidP="00FB4136">
            <w:pPr>
              <w:pStyle w:val="CLIN2SUBHEADINGS"/>
              <w:rPr>
                <w:rFonts w:cs="Calibri"/>
              </w:rPr>
            </w:pPr>
            <w:r w:rsidRPr="00532AF2">
              <w:rPr>
                <w:rFonts w:cs="Calibri"/>
              </w:rPr>
              <w:t>Prognostic Utility</w:t>
            </w:r>
          </w:p>
          <w:p w14:paraId="6FE2DBBA" w14:textId="3B7F40E3" w:rsidR="00B342B5" w:rsidRPr="00AB396A" w:rsidRDefault="00B342B5" w:rsidP="00FB4136">
            <w:pPr>
              <w:pStyle w:val="CLIN3BULLETPOINTS"/>
              <w:rPr>
                <w:rFonts w:eastAsiaTheme="minorEastAsia" w:cs="Calibri"/>
              </w:rPr>
            </w:pPr>
            <w:r w:rsidRPr="00AB396A">
              <w:rPr>
                <w:rFonts w:cs="Calibri"/>
                <w:i/>
              </w:rPr>
              <w:t>CEBPA</w:t>
            </w:r>
            <w:r w:rsidRPr="00AB396A">
              <w:rPr>
                <w:rFonts w:cs="Calibri"/>
                <w:vertAlign w:val="superscript"/>
              </w:rPr>
              <w:t>bi</w:t>
            </w:r>
            <w:r w:rsidRPr="00AB396A">
              <w:rPr>
                <w:rFonts w:cs="Calibri"/>
              </w:rPr>
              <w:t xml:space="preserve"> mutation is associated with favourable outcomes in normal karyotype, </w:t>
            </w:r>
            <w:r w:rsidRPr="00AB396A">
              <w:rPr>
                <w:rFonts w:cs="Calibri"/>
                <w:i/>
              </w:rPr>
              <w:t>FLT3</w:t>
            </w:r>
            <w:r w:rsidRPr="00AB396A">
              <w:rPr>
                <w:rFonts w:cs="Calibri"/>
              </w:rPr>
              <w:t>-ITD-negative AML</w:t>
            </w:r>
            <w:r w:rsidRPr="00AB396A">
              <w:rPr>
                <w:rFonts w:cs="Calibri"/>
              </w:rPr>
              <w:fldChar w:fldCharType="begin">
                <w:fldData xml:space="preserve">PEVuZE5vdGU+PENpdGU+PEF1dGhvcj5HcmVlbjwvQXV0aG9yPjxZZWFyPjIwMTA8L1llYXI+PFJl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</w:fldData>
              </w:fldChar>
            </w:r>
            <w:r w:rsidR="00A3336C">
              <w:rPr>
                <w:rFonts w:cs="Calibri"/>
              </w:rPr>
              <w:instrText xml:space="preserve"> ADDIN EN.CITE </w:instrText>
            </w:r>
            <w:r w:rsidR="00A3336C">
              <w:rPr>
                <w:rFonts w:cs="Calibri"/>
              </w:rPr>
              <w:fldChar w:fldCharType="begin">
                <w:fldData xml:space="preserve">PEVuZE5vdGU+PENpdGU+PEF1dGhvcj5HcmVlbjwvQXV0aG9yPjxZZWFyPjIwMTA8L1llYXI+PFJl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</w:fldData>
              </w:fldChar>
            </w:r>
            <w:r w:rsidR="00A3336C">
              <w:rPr>
                <w:rFonts w:cs="Calibri"/>
              </w:rPr>
              <w:instrText xml:space="preserve"> ADDIN EN.CITE.DATA </w:instrText>
            </w:r>
            <w:r w:rsidR="00A3336C">
              <w:rPr>
                <w:rFonts w:cs="Calibri"/>
              </w:rPr>
            </w:r>
            <w:r w:rsidR="00A3336C">
              <w:rPr>
                <w:rFonts w:cs="Calibri"/>
              </w:rPr>
              <w:fldChar w:fldCharType="end"/>
            </w:r>
            <w:r w:rsidRPr="00AB396A">
              <w:rPr>
                <w:rFonts w:cs="Calibri"/>
              </w:rPr>
              <w:fldChar w:fldCharType="separate"/>
            </w:r>
            <w:r w:rsidR="00A3336C" w:rsidRPr="00A3336C">
              <w:rPr>
                <w:rFonts w:cs="Calibri"/>
                <w:vertAlign w:val="superscript"/>
              </w:rPr>
              <w:t>8-10</w:t>
            </w:r>
            <w:r w:rsidRPr="00AB396A">
              <w:rPr>
                <w:rFonts w:cs="Calibri"/>
              </w:rPr>
              <w:fldChar w:fldCharType="end"/>
            </w:r>
            <w:r w:rsidRPr="00AB396A">
              <w:rPr>
                <w:rFonts w:cs="Calibri"/>
              </w:rPr>
              <w:t>.</w:t>
            </w:r>
          </w:p>
          <w:p w14:paraId="7D69F265" w14:textId="4424EDE4" w:rsidR="000D4A87" w:rsidRPr="00AB396A" w:rsidRDefault="000D4A87" w:rsidP="000D4A87">
            <w:pPr>
              <w:pStyle w:val="CLIN3BULLETPOINTS"/>
              <w:rPr>
                <w:rFonts w:eastAsiaTheme="minorEastAsia" w:cs="Calibri"/>
              </w:rPr>
            </w:pPr>
            <w:r w:rsidRPr="00AB396A">
              <w:rPr>
                <w:rFonts w:cs="Calibri"/>
              </w:rPr>
              <w:t xml:space="preserve">Patients with </w:t>
            </w:r>
            <w:r w:rsidRPr="00AB396A">
              <w:rPr>
                <w:rFonts w:cs="Calibri"/>
                <w:i/>
              </w:rPr>
              <w:t>CEBPA</w:t>
            </w:r>
            <w:r>
              <w:rPr>
                <w:rFonts w:cs="Calibri"/>
                <w:vertAlign w:val="superscript"/>
              </w:rPr>
              <w:t>bZIP</w:t>
            </w:r>
            <w:r w:rsidRPr="00AB396A">
              <w:rPr>
                <w:rFonts w:cs="Calibri"/>
              </w:rPr>
              <w:t xml:space="preserve"> have recently been shown to have a favourable prognosis similar to those with </w:t>
            </w:r>
            <w:r w:rsidRPr="00AB396A">
              <w:rPr>
                <w:rFonts w:cs="Calibri"/>
                <w:i/>
              </w:rPr>
              <w:t>CEBPA</w:t>
            </w:r>
            <w:r w:rsidRPr="00AB396A">
              <w:rPr>
                <w:rFonts w:cs="Calibri"/>
                <w:vertAlign w:val="superscript"/>
              </w:rPr>
              <w:t xml:space="preserve">bi </w:t>
            </w:r>
            <w:r w:rsidRPr="00AB396A">
              <w:rPr>
                <w:rFonts w:cs="Calibri"/>
              </w:rPr>
              <w:t>mutations</w:t>
            </w:r>
            <w:r w:rsidRPr="00AB396A">
              <w:rPr>
                <w:rFonts w:cs="Calibri"/>
              </w:rPr>
              <w:fldChar w:fldCharType="begin">
                <w:fldData xml:space="preserve">PEVuZE5vdGU+PENpdGU+PEF1dGhvcj5UYXViZTwvQXV0aG9yPjxZZWFyPjIwMjE8L1llYXI+PFJl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</w:fldData>
              </w:fldChar>
            </w:r>
            <w:r w:rsidR="00A3336C">
              <w:rPr>
                <w:rFonts w:cs="Calibri"/>
              </w:rPr>
              <w:instrText xml:space="preserve"> ADDIN EN.CITE </w:instrText>
            </w:r>
            <w:r w:rsidR="00A3336C">
              <w:rPr>
                <w:rFonts w:cs="Calibri"/>
              </w:rPr>
              <w:fldChar w:fldCharType="begin">
                <w:fldData xml:space="preserve">PEVuZE5vdGU+PENpdGU+PEF1dGhvcj5UYXViZTwvQXV0aG9yPjxZZWFyPjIwMjE8L1llYXI+PFJl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</w:fldData>
              </w:fldChar>
            </w:r>
            <w:r w:rsidR="00A3336C">
              <w:rPr>
                <w:rFonts w:cs="Calibri"/>
              </w:rPr>
              <w:instrText xml:space="preserve"> ADDIN EN.CITE.DATA </w:instrText>
            </w:r>
            <w:r w:rsidR="00A3336C">
              <w:rPr>
                <w:rFonts w:cs="Calibri"/>
              </w:rPr>
            </w:r>
            <w:r w:rsidR="00A3336C">
              <w:rPr>
                <w:rFonts w:cs="Calibri"/>
              </w:rPr>
              <w:fldChar w:fldCharType="end"/>
            </w:r>
            <w:r w:rsidRPr="00AB396A">
              <w:rPr>
                <w:rFonts w:cs="Calibri"/>
              </w:rPr>
              <w:fldChar w:fldCharType="separate"/>
            </w:r>
            <w:r w:rsidR="00A3336C" w:rsidRPr="00A3336C">
              <w:rPr>
                <w:rFonts w:cs="Calibri"/>
                <w:vertAlign w:val="superscript"/>
              </w:rPr>
              <w:t>1,11</w:t>
            </w:r>
            <w:r w:rsidRPr="00AB396A">
              <w:rPr>
                <w:rFonts w:cs="Calibri"/>
              </w:rPr>
              <w:fldChar w:fldCharType="end"/>
            </w:r>
            <w:r w:rsidRPr="00AB396A">
              <w:rPr>
                <w:rFonts w:cs="Calibri"/>
              </w:rPr>
              <w:t>.</w:t>
            </w:r>
          </w:p>
          <w:p w14:paraId="6D146840" w14:textId="16FD5088" w:rsidR="00B342B5" w:rsidRPr="00AB396A" w:rsidRDefault="009E6051" w:rsidP="00FB4136">
            <w:pPr>
              <w:pStyle w:val="CLIN3BULLETPOINTS"/>
              <w:rPr>
                <w:rFonts w:cs="Calibri"/>
              </w:rPr>
            </w:pPr>
            <w:r w:rsidRPr="00AB396A">
              <w:rPr>
                <w:rFonts w:cs="Calibri"/>
              </w:rPr>
              <w:t>Co-</w:t>
            </w:r>
            <w:r w:rsidR="00546A8A" w:rsidRPr="00AB396A">
              <w:rPr>
                <w:rFonts w:cs="Calibri"/>
              </w:rPr>
              <w:t xml:space="preserve">mutations in </w:t>
            </w:r>
            <w:r w:rsidR="00546A8A" w:rsidRPr="00AB396A">
              <w:rPr>
                <w:rFonts w:cs="Calibri"/>
                <w:i/>
              </w:rPr>
              <w:t>CEBPA</w:t>
            </w:r>
            <w:r w:rsidR="00546A8A" w:rsidRPr="00AB396A">
              <w:rPr>
                <w:rFonts w:cs="Calibri"/>
                <w:vertAlign w:val="superscript"/>
              </w:rPr>
              <w:t>bi</w:t>
            </w:r>
            <w:r w:rsidR="00546A8A" w:rsidRPr="00AB396A">
              <w:rPr>
                <w:rFonts w:cs="Calibri"/>
              </w:rPr>
              <w:t xml:space="preserve"> </w:t>
            </w:r>
            <w:r w:rsidRPr="00AB396A">
              <w:rPr>
                <w:rFonts w:cs="Calibri"/>
              </w:rPr>
              <w:t>have been reported to impact outcome such as</w:t>
            </w:r>
            <w:r w:rsidR="00546A8A" w:rsidRPr="00AB396A">
              <w:rPr>
                <w:rFonts w:cs="Calibri"/>
              </w:rPr>
              <w:t xml:space="preserve"> </w:t>
            </w:r>
            <w:r w:rsidR="00546A8A" w:rsidRPr="00AB396A">
              <w:rPr>
                <w:rFonts w:cs="Calibri"/>
                <w:i/>
              </w:rPr>
              <w:t>TET2</w:t>
            </w:r>
            <w:r w:rsidRPr="00AB396A">
              <w:rPr>
                <w:rFonts w:cs="Calibri"/>
              </w:rPr>
              <w:t xml:space="preserve"> (inferior) and </w:t>
            </w:r>
            <w:r w:rsidRPr="00AB396A">
              <w:rPr>
                <w:rFonts w:cs="Calibri"/>
                <w:i/>
              </w:rPr>
              <w:t xml:space="preserve">GATA2 </w:t>
            </w:r>
            <w:r w:rsidRPr="00AB396A">
              <w:rPr>
                <w:rFonts w:cs="Calibri"/>
              </w:rPr>
              <w:t xml:space="preserve">(favourable) however this </w:t>
            </w:r>
            <w:r w:rsidR="00B342B5" w:rsidRPr="00AB396A">
              <w:rPr>
                <w:rFonts w:cs="Calibri"/>
              </w:rPr>
              <w:t xml:space="preserve">is not consistent across </w:t>
            </w:r>
            <w:r w:rsidRPr="00AB396A">
              <w:rPr>
                <w:rFonts w:cs="Calibri"/>
              </w:rPr>
              <w:t xml:space="preserve">all </w:t>
            </w:r>
            <w:r w:rsidR="00B342B5" w:rsidRPr="00AB396A">
              <w:rPr>
                <w:rFonts w:cs="Calibri"/>
              </w:rPr>
              <w:t>studies</w:t>
            </w:r>
            <w:r w:rsidR="00B342B5" w:rsidRPr="00AB396A">
              <w:rPr>
                <w:rFonts w:cs="Calibri"/>
              </w:rPr>
              <w:fldChar w:fldCharType="begin">
                <w:fldData xml:space="preserve">PEVuZE5vdGU+PENpdGU+PEF1dGhvcj5XaWxoZWxtc29uPC9BdXRob3I+PFllYXI+MjAyMDwvWWVh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</w:fldData>
              </w:fldChar>
            </w:r>
            <w:r w:rsidR="00A3336C">
              <w:rPr>
                <w:rFonts w:cs="Calibri"/>
              </w:rPr>
              <w:instrText xml:space="preserve"> ADDIN EN.CITE </w:instrText>
            </w:r>
            <w:r w:rsidR="00A3336C">
              <w:rPr>
                <w:rFonts w:cs="Calibri"/>
              </w:rPr>
              <w:fldChar w:fldCharType="begin">
                <w:fldData xml:space="preserve">PEVuZE5vdGU+PENpdGU+PEF1dGhvcj5XaWxoZWxtc29uPC9BdXRob3I+PFllYXI+MjAyMDwvWWVh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</w:fldData>
              </w:fldChar>
            </w:r>
            <w:r w:rsidR="00A3336C">
              <w:rPr>
                <w:rFonts w:cs="Calibri"/>
              </w:rPr>
              <w:instrText xml:space="preserve"> ADDIN EN.CITE.DATA </w:instrText>
            </w:r>
            <w:r w:rsidR="00A3336C">
              <w:rPr>
                <w:rFonts w:cs="Calibri"/>
              </w:rPr>
            </w:r>
            <w:r w:rsidR="00A3336C">
              <w:rPr>
                <w:rFonts w:cs="Calibri"/>
              </w:rPr>
              <w:fldChar w:fldCharType="end"/>
            </w:r>
            <w:r w:rsidR="00B342B5" w:rsidRPr="00AB396A">
              <w:rPr>
                <w:rFonts w:cs="Calibri"/>
              </w:rPr>
              <w:fldChar w:fldCharType="separate"/>
            </w:r>
            <w:r w:rsidR="00A3336C" w:rsidRPr="00A3336C">
              <w:rPr>
                <w:rFonts w:cs="Calibri"/>
                <w:vertAlign w:val="superscript"/>
              </w:rPr>
              <w:t>1,5,11,12</w:t>
            </w:r>
            <w:r w:rsidR="00B342B5" w:rsidRPr="00AB396A">
              <w:rPr>
                <w:rFonts w:cs="Calibri"/>
              </w:rPr>
              <w:fldChar w:fldCharType="end"/>
            </w:r>
            <w:r w:rsidR="00FD0A4C" w:rsidRPr="00AB396A">
              <w:rPr>
                <w:rFonts w:cs="Calibri"/>
              </w:rPr>
              <w:t>.</w:t>
            </w:r>
          </w:p>
          <w:p w14:paraId="1A73B7ED" w14:textId="77777777" w:rsidR="00B342B5" w:rsidRPr="00532AF2" w:rsidRDefault="00B342B5" w:rsidP="00FB4136">
            <w:pPr>
              <w:pStyle w:val="CLIN2SUBHEADINGS"/>
              <w:rPr>
                <w:rFonts w:cs="Calibri"/>
              </w:rPr>
            </w:pPr>
            <w:r w:rsidRPr="00532AF2">
              <w:rPr>
                <w:rFonts w:cs="Calibri"/>
              </w:rPr>
              <w:t>References</w:t>
            </w:r>
          </w:p>
          <w:p w14:paraId="031B2868" w14:textId="6C80179B" w:rsidR="00C544BC" w:rsidRPr="00C544BC" w:rsidRDefault="00B342B5" w:rsidP="00B73E7C">
            <w:pPr>
              <w:pStyle w:val="CLIN4"/>
            </w:pPr>
            <w:r w:rsidRPr="00532AF2">
              <w:rPr>
                <w:b/>
                <w:bCs/>
                <w:sz w:val="22"/>
                <w:szCs w:val="22"/>
              </w:rPr>
              <w:fldChar w:fldCharType="begin"/>
            </w:r>
            <w:r w:rsidRPr="00532AF2">
              <w:rPr>
                <w:b/>
                <w:bCs/>
                <w:sz w:val="22"/>
                <w:szCs w:val="22"/>
              </w:rPr>
              <w:instrText xml:space="preserve"> ADDIN EN.REFLIST </w:instrText>
            </w:r>
            <w:r w:rsidRPr="00532AF2">
              <w:rPr>
                <w:b/>
                <w:bCs/>
                <w:sz w:val="22"/>
                <w:szCs w:val="22"/>
              </w:rPr>
              <w:fldChar w:fldCharType="separate"/>
            </w:r>
            <w:r w:rsidR="00C544BC" w:rsidRPr="00C544BC">
              <w:rPr>
                <w:b/>
              </w:rPr>
              <w:t>1.</w:t>
            </w:r>
            <w:r w:rsidR="00C544BC" w:rsidRPr="00C544BC">
              <w:t xml:space="preserve"> Taube F, et al. CEBPA Mutations in 4708 Patients with Acute Myeloid Leukemia - Differential Impact of bZIP and TAD Mutations on Outcome. </w:t>
            </w:r>
            <w:r w:rsidR="00C544BC" w:rsidRPr="00C544BC">
              <w:rPr>
                <w:i/>
              </w:rPr>
              <w:t>Blood</w:t>
            </w:r>
            <w:r w:rsidR="00C544BC" w:rsidRPr="00C544BC">
              <w:t xml:space="preserve"> 2021.  </w:t>
            </w:r>
            <w:r w:rsidR="00C544BC" w:rsidRPr="00C544BC">
              <w:rPr>
                <w:b/>
              </w:rPr>
              <w:t>2.</w:t>
            </w:r>
            <w:r w:rsidR="00C544BC" w:rsidRPr="00C544BC">
              <w:t xml:space="preserve"> Swerdlow SH CE, Harris NL, Jaffe ES, Pileri SA, Stein H, Thiele J. WHO Classification of Tumours of Haematopoietic and Lymphoid Tissues (revised 4th edition). Lyon: IARC; 2017.  </w:t>
            </w:r>
            <w:r w:rsidR="00C544BC" w:rsidRPr="00C544BC">
              <w:rPr>
                <w:b/>
              </w:rPr>
              <w:t>3.</w:t>
            </w:r>
            <w:r w:rsidR="00C544BC" w:rsidRPr="00C544BC">
              <w:t xml:space="preserve"> Arber DA, et al. International Consensus Classification of Myeloid Neoplasms and Acute Leukemia: Integrating Morphological, Clinical, and Genomic Data. </w:t>
            </w:r>
            <w:r w:rsidR="00C544BC" w:rsidRPr="00C544BC">
              <w:rPr>
                <w:i/>
              </w:rPr>
              <w:t>Blood</w:t>
            </w:r>
            <w:r w:rsidR="00C544BC" w:rsidRPr="00C544BC">
              <w:t xml:space="preserve"> 2022.  </w:t>
            </w:r>
            <w:r w:rsidR="00C544BC" w:rsidRPr="00C544BC">
              <w:rPr>
                <w:b/>
              </w:rPr>
              <w:t>4.</w:t>
            </w:r>
            <w:r w:rsidR="00C544BC" w:rsidRPr="00C544BC">
              <w:t xml:space="preserve"> Khoury JD, et al. The 5th edition of the World Health Organization Classification of Haematolymphoid Tumours: Myeloid and Histiocytic/Dendritic Neoplasms. </w:t>
            </w:r>
            <w:r w:rsidR="00C544BC" w:rsidRPr="00C544BC">
              <w:rPr>
                <w:i/>
              </w:rPr>
              <w:t>Leukemia</w:t>
            </w:r>
            <w:r w:rsidR="00C544BC" w:rsidRPr="00C544BC">
              <w:t xml:space="preserve"> 2022.  </w:t>
            </w:r>
            <w:r w:rsidR="00C544BC" w:rsidRPr="00C544BC">
              <w:rPr>
                <w:b/>
              </w:rPr>
              <w:t>5.</w:t>
            </w:r>
            <w:r w:rsidR="00C544BC" w:rsidRPr="00C544BC">
              <w:t xml:space="preserve"> Wilhelmson AS, Porse BT. CCAAT enhancer binding protein alpha (CEBPA) biallelic acute myeloid leukaemia: cooperating lesions, molecular mechanisms and clinical relevance. </w:t>
            </w:r>
            <w:r w:rsidR="00C544BC" w:rsidRPr="00C544BC">
              <w:rPr>
                <w:i/>
              </w:rPr>
              <w:t>Br J Haematol</w:t>
            </w:r>
            <w:r w:rsidR="00C544BC" w:rsidRPr="00C544BC">
              <w:t xml:space="preserve"> 2020; </w:t>
            </w:r>
            <w:r w:rsidR="00C544BC" w:rsidRPr="00C544BC">
              <w:rPr>
                <w:b/>
              </w:rPr>
              <w:t>190</w:t>
            </w:r>
            <w:r w:rsidR="00C544BC" w:rsidRPr="00C544BC">
              <w:t xml:space="preserve">(4): 495-507.  </w:t>
            </w:r>
            <w:r w:rsidR="00C544BC" w:rsidRPr="00C544BC">
              <w:rPr>
                <w:b/>
              </w:rPr>
              <w:t>6.</w:t>
            </w:r>
            <w:r w:rsidR="00C544BC" w:rsidRPr="00C544BC">
              <w:t xml:space="preserve"> Pabst T, et al. Somatic CEBPA mutations are a frequent second event in families with germline CEBPA mutations and familial acute myeloid leukemia. </w:t>
            </w:r>
            <w:r w:rsidR="00C544BC" w:rsidRPr="00C544BC">
              <w:rPr>
                <w:i/>
              </w:rPr>
              <w:t>J Clin Oncol</w:t>
            </w:r>
            <w:r w:rsidR="00C544BC" w:rsidRPr="00C544BC">
              <w:t xml:space="preserve"> 2008; </w:t>
            </w:r>
            <w:r w:rsidR="00C544BC" w:rsidRPr="00C544BC">
              <w:rPr>
                <w:b/>
              </w:rPr>
              <w:t>26</w:t>
            </w:r>
            <w:r w:rsidR="00C544BC" w:rsidRPr="00C544BC">
              <w:t xml:space="preserve">(31): 5088-93.  </w:t>
            </w:r>
            <w:r w:rsidR="00C544BC" w:rsidRPr="00C544BC">
              <w:rPr>
                <w:b/>
              </w:rPr>
              <w:t>7.</w:t>
            </w:r>
            <w:r w:rsidR="00C544BC" w:rsidRPr="00C544BC">
              <w:t xml:space="preserve"> Pathak A, et al. Whole exome sequencing reveals a C-terminal germline variant in CEBPA-associated acute myeloid leukemia: 45-year follow up of a large family. </w:t>
            </w:r>
            <w:r w:rsidR="00C544BC" w:rsidRPr="00C544BC">
              <w:rPr>
                <w:i/>
              </w:rPr>
              <w:t>Haematologica</w:t>
            </w:r>
            <w:r w:rsidR="00C544BC" w:rsidRPr="00C544BC">
              <w:t xml:space="preserve"> 2016; </w:t>
            </w:r>
            <w:r w:rsidR="00C544BC" w:rsidRPr="00C544BC">
              <w:rPr>
                <w:b/>
              </w:rPr>
              <w:t>101</w:t>
            </w:r>
            <w:r w:rsidR="00C544BC" w:rsidRPr="00C544BC">
              <w:t xml:space="preserve">(7): 846-52.  </w:t>
            </w:r>
            <w:r w:rsidR="00C544BC" w:rsidRPr="00C544BC">
              <w:rPr>
                <w:b/>
              </w:rPr>
              <w:t>8.</w:t>
            </w:r>
            <w:r w:rsidR="00C544BC" w:rsidRPr="00C544BC">
              <w:t xml:space="preserve"> Green CL, et al. Prognostic significance of CEBPA mutations in a large cohort of younger adult patients with acute myeloid leukemia: impact of double CEBPA mutations and the interaction with FLT3 and NPM1 mutations. </w:t>
            </w:r>
            <w:r w:rsidR="00C544BC" w:rsidRPr="00C544BC">
              <w:rPr>
                <w:i/>
              </w:rPr>
              <w:t>J Clin Oncol</w:t>
            </w:r>
            <w:r w:rsidR="00C544BC" w:rsidRPr="00C544BC">
              <w:t xml:space="preserve"> 2010; </w:t>
            </w:r>
            <w:r w:rsidR="00C544BC" w:rsidRPr="00C544BC">
              <w:rPr>
                <w:b/>
              </w:rPr>
              <w:t>28</w:t>
            </w:r>
            <w:r w:rsidR="00C544BC" w:rsidRPr="00C544BC">
              <w:t xml:space="preserve">(16): 2739-47.  </w:t>
            </w:r>
            <w:r w:rsidR="00C544BC" w:rsidRPr="00C544BC">
              <w:rPr>
                <w:b/>
              </w:rPr>
              <w:t>9.</w:t>
            </w:r>
            <w:r w:rsidR="00C544BC" w:rsidRPr="00C544BC">
              <w:t xml:space="preserve"> Wouters BJ, et al. Double CEBPA mutations, but not single CEBPA mutations, define a subgroup of acute myeloid leukemia with a distinctive gene expression profile that is uniquely associated with a favorable outcome. </w:t>
            </w:r>
            <w:r w:rsidR="00C544BC" w:rsidRPr="00C544BC">
              <w:rPr>
                <w:i/>
              </w:rPr>
              <w:t>Blood</w:t>
            </w:r>
            <w:r w:rsidR="00C544BC" w:rsidRPr="00C544BC">
              <w:t xml:space="preserve"> 2009; </w:t>
            </w:r>
            <w:r w:rsidR="00C544BC" w:rsidRPr="00C544BC">
              <w:rPr>
                <w:b/>
              </w:rPr>
              <w:t>113</w:t>
            </w:r>
            <w:r w:rsidR="00C544BC" w:rsidRPr="00C544BC">
              <w:t xml:space="preserve">(13): 3088-91.  </w:t>
            </w:r>
            <w:r w:rsidR="00C544BC" w:rsidRPr="00C544BC">
              <w:rPr>
                <w:b/>
              </w:rPr>
              <w:t>10.</w:t>
            </w:r>
            <w:r w:rsidR="00C544BC" w:rsidRPr="00C544BC">
              <w:t xml:space="preserve"> Fasan A, et al. The role of different genetic subtypes of CEBPA mutated AML. </w:t>
            </w:r>
            <w:r w:rsidR="00C544BC" w:rsidRPr="00C544BC">
              <w:rPr>
                <w:i/>
              </w:rPr>
              <w:t>Leukemia</w:t>
            </w:r>
            <w:r w:rsidR="00C544BC" w:rsidRPr="00C544BC">
              <w:t xml:space="preserve"> 2014; </w:t>
            </w:r>
            <w:r w:rsidR="00C544BC" w:rsidRPr="00C544BC">
              <w:rPr>
                <w:b/>
              </w:rPr>
              <w:t>28</w:t>
            </w:r>
            <w:r w:rsidR="00C544BC" w:rsidRPr="00C544BC">
              <w:t xml:space="preserve">(4): 794-803.  </w:t>
            </w:r>
            <w:r w:rsidR="00C544BC" w:rsidRPr="00C544BC">
              <w:rPr>
                <w:b/>
              </w:rPr>
              <w:t>11.</w:t>
            </w:r>
            <w:r w:rsidR="00C544BC" w:rsidRPr="00C544BC">
              <w:t xml:space="preserve"> Tarlock K, et al. CEBPA-bZip mutations are associated with favorable prognosis in de novo AML: a report from the Children’s Oncology Group. </w:t>
            </w:r>
            <w:r w:rsidR="00C544BC" w:rsidRPr="00C544BC">
              <w:rPr>
                <w:i/>
              </w:rPr>
              <w:t>Blood</w:t>
            </w:r>
            <w:r w:rsidR="00C544BC" w:rsidRPr="00C544BC">
              <w:t xml:space="preserve"> 2021; </w:t>
            </w:r>
            <w:r w:rsidR="00C544BC" w:rsidRPr="00C544BC">
              <w:rPr>
                <w:b/>
              </w:rPr>
              <w:t>138</w:t>
            </w:r>
            <w:r w:rsidR="00C544BC" w:rsidRPr="00C544BC">
              <w:t xml:space="preserve">(13): 1137-47.  </w:t>
            </w:r>
            <w:r w:rsidR="00C544BC" w:rsidRPr="00C544BC">
              <w:rPr>
                <w:b/>
              </w:rPr>
              <w:t>12.</w:t>
            </w:r>
            <w:r w:rsidR="00C544BC" w:rsidRPr="00C544BC">
              <w:t xml:space="preserve"> Grossmann V, et al. CEBPA double-mutated acute myeloid leukaemia harbours concomitant molecular mutations in 76·8% of cases with TET2 and GATA2 alterations impacting prognosis. </w:t>
            </w:r>
            <w:r w:rsidR="00C544BC" w:rsidRPr="00C544BC">
              <w:rPr>
                <w:i/>
              </w:rPr>
              <w:t>British Journal of Haematology</w:t>
            </w:r>
            <w:r w:rsidR="00C544BC" w:rsidRPr="00C544BC">
              <w:t xml:space="preserve"> 2013; </w:t>
            </w:r>
            <w:r w:rsidR="00C544BC" w:rsidRPr="00C544BC">
              <w:rPr>
                <w:b/>
              </w:rPr>
              <w:t>161</w:t>
            </w:r>
            <w:r w:rsidR="00C544BC" w:rsidRPr="00C544BC">
              <w:t xml:space="preserve">(5): 649-58.  </w:t>
            </w:r>
          </w:p>
          <w:p w14:paraId="73D87C01" w14:textId="6B5A527B" w:rsidR="00B342B5" w:rsidRPr="00532AF2" w:rsidRDefault="00B342B5" w:rsidP="00AB396A">
            <w:pPr>
              <w:pStyle w:val="CLIN4"/>
            </w:pPr>
            <w:r w:rsidRPr="00532AF2">
              <w:rPr>
                <w:b/>
                <w:bCs/>
                <w:sz w:val="22"/>
                <w:szCs w:val="22"/>
              </w:rPr>
              <w:fldChar w:fldCharType="end"/>
            </w:r>
          </w:p>
        </w:tc>
      </w:tr>
    </w:tbl>
    <w:p w14:paraId="2F12B66D" w14:textId="7F6B1A45" w:rsidR="00F166A0" w:rsidRPr="00532AF2" w:rsidRDefault="00F166A0" w:rsidP="00D02B85">
      <w:pPr>
        <w:rPr>
          <w:rFonts w:ascii="Calibri" w:hAnsi="Calibri" w:cs="Calibri"/>
          <w:noProof/>
          <w:sz w:val="6"/>
          <w:szCs w:val="6"/>
        </w:rPr>
      </w:pPr>
    </w:p>
    <w:sectPr w:rsidR="00F166A0" w:rsidRPr="00532AF2" w:rsidSect="00FC3DB3">
      <w:footerReference w:type="default" r:id="rId8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2AD462F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31F0DB3D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094E12D" w14:textId="372DE2E3" w:rsidR="004D2615" w:rsidRPr="00070923" w:rsidRDefault="00ED3E9F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FF0F87C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409222A8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135&lt;/item&gt;&lt;item&gt;739&lt;/item&gt;&lt;item&gt;2768&lt;/item&gt;&lt;item&gt;3258&lt;/item&gt;&lt;item&gt;3274&lt;/item&gt;&lt;item&gt;3496&lt;/item&gt;&lt;item&gt;3522&lt;/item&gt;&lt;item&gt;3526&lt;/item&gt;&lt;/record-ids&gt;&lt;/item&gt;&lt;item db-id=&quot;eprtrxfs2x209lezsabvpazra5vfwwxfx9t9&quot;&gt;Imogen&amp;apos;s Endnote Libray&lt;record-ids&gt;&lt;item&gt;16&lt;/item&gt;&lt;/record-ids&gt;&lt;/item&gt;&lt;/Libraries&gt;"/>
  </w:docVars>
  <w:rsids>
    <w:rsidRoot w:val="00F166A0"/>
    <w:rsid w:val="00072CED"/>
    <w:rsid w:val="000D4A87"/>
    <w:rsid w:val="000E668C"/>
    <w:rsid w:val="0012152D"/>
    <w:rsid w:val="00141215"/>
    <w:rsid w:val="004124CF"/>
    <w:rsid w:val="00496C28"/>
    <w:rsid w:val="00532AF2"/>
    <w:rsid w:val="00543018"/>
    <w:rsid w:val="00546A8A"/>
    <w:rsid w:val="005B783A"/>
    <w:rsid w:val="005B78C2"/>
    <w:rsid w:val="006125B1"/>
    <w:rsid w:val="00625A0B"/>
    <w:rsid w:val="006E0D69"/>
    <w:rsid w:val="0086782A"/>
    <w:rsid w:val="008C3885"/>
    <w:rsid w:val="008F1D2C"/>
    <w:rsid w:val="00901489"/>
    <w:rsid w:val="00903B3F"/>
    <w:rsid w:val="00924EE9"/>
    <w:rsid w:val="009D6311"/>
    <w:rsid w:val="009E6051"/>
    <w:rsid w:val="00A3336C"/>
    <w:rsid w:val="00AB396A"/>
    <w:rsid w:val="00AC087D"/>
    <w:rsid w:val="00AF5D34"/>
    <w:rsid w:val="00B342B5"/>
    <w:rsid w:val="00B73E7C"/>
    <w:rsid w:val="00C266BE"/>
    <w:rsid w:val="00C544BC"/>
    <w:rsid w:val="00C9720B"/>
    <w:rsid w:val="00D02B85"/>
    <w:rsid w:val="00D02DD5"/>
    <w:rsid w:val="00D414EE"/>
    <w:rsid w:val="00DA58B3"/>
    <w:rsid w:val="00E00165"/>
    <w:rsid w:val="00E03BDA"/>
    <w:rsid w:val="00E13354"/>
    <w:rsid w:val="00E50A32"/>
    <w:rsid w:val="00ED3E9F"/>
    <w:rsid w:val="00F148E4"/>
    <w:rsid w:val="00F166A0"/>
    <w:rsid w:val="00F177E3"/>
    <w:rsid w:val="00FB4136"/>
    <w:rsid w:val="00FD0A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45434C62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532AF2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625A0B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532AF2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625A0B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D414E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414EE"/>
  </w:style>
  <w:style w:type="character" w:styleId="CommentReference">
    <w:name w:val="annotation reference"/>
    <w:basedOn w:val="DefaultParagraphFont"/>
    <w:uiPriority w:val="99"/>
    <w:semiHidden/>
    <w:unhideWhenUsed/>
    <w:rsid w:val="009D631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D631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D631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D631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D631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631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6311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25A0B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625A0B"/>
    <w:rPr>
      <w:rFonts w:ascii="Calibri" w:eastAsia="MS Mincho" w:hAnsi="Calibri" w:cs="Calibri"/>
      <w:noProof/>
      <w:sz w:val="12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312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48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82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125EEB8-2C71-4C3F-8FD9-4D9D885AFF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1</Pages>
  <Words>1029</Words>
  <Characters>5871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68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Imogen Caldwell</cp:lastModifiedBy>
  <cp:revision>3</cp:revision>
  <dcterms:created xsi:type="dcterms:W3CDTF">2022-12-28T22:22:00Z</dcterms:created>
  <dcterms:modified xsi:type="dcterms:W3CDTF">2022-12-28T22:44:00Z</dcterms:modified>
</cp:coreProperties>
</file>